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55E2B1E8" w14:textId="56356AF5" w:rsidR="00777A6F" w:rsidRDefault="00E83FF5" w:rsidP="00E83FF5">
      <w:pPr>
        <w:jc w:val="center"/>
      </w:pPr>
      <w:r>
        <w:t>DAFTAR PUSTAKA</w:t>
      </w:r>
    </w:p>
    <w:p w14:paraId="480F3573" w14:textId="77777777" w:rsidR="00E83FF5" w:rsidRPr="000218DC" w:rsidRDefault="00E83FF5" w:rsidP="00E83FF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Calibri" w:hAnsi="Calibri" w:cs="Calibri"/>
          <w:noProof/>
          <w:szCs w:val="24"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0218DC">
        <w:rPr>
          <w:rFonts w:ascii="Calibri" w:hAnsi="Calibri" w:cs="Calibri"/>
          <w:noProof/>
          <w:szCs w:val="24"/>
        </w:rPr>
        <w:t xml:space="preserve">Arradon, Issabelee. </w:t>
      </w:r>
      <w:r w:rsidRPr="000218DC">
        <w:rPr>
          <w:rFonts w:ascii="Calibri" w:hAnsi="Calibri" w:cs="Calibri"/>
          <w:i/>
          <w:iCs/>
          <w:noProof/>
          <w:szCs w:val="24"/>
        </w:rPr>
        <w:t>Aceh, Contoh Penyelesaian Kejahatan Masa Lalu</w:t>
      </w:r>
      <w:r w:rsidRPr="000218DC">
        <w:rPr>
          <w:rFonts w:ascii="Calibri" w:hAnsi="Calibri" w:cs="Calibri"/>
          <w:noProof/>
          <w:szCs w:val="24"/>
        </w:rPr>
        <w:t>. Kompas, n.d.</w:t>
      </w:r>
    </w:p>
    <w:p w14:paraId="0A824BAE" w14:textId="77777777" w:rsidR="00E83FF5" w:rsidRPr="000218DC" w:rsidRDefault="00E83FF5" w:rsidP="00E83FF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Calibri" w:hAnsi="Calibri" w:cs="Calibri"/>
          <w:noProof/>
          <w:szCs w:val="24"/>
        </w:rPr>
      </w:pPr>
      <w:r w:rsidRPr="000218DC">
        <w:rPr>
          <w:rFonts w:ascii="Calibri" w:hAnsi="Calibri" w:cs="Calibri"/>
          <w:noProof/>
          <w:szCs w:val="24"/>
        </w:rPr>
        <w:t xml:space="preserve">Helianthusonfri, Jefferly. </w:t>
      </w:r>
      <w:r w:rsidRPr="000218DC">
        <w:rPr>
          <w:rFonts w:ascii="Calibri" w:hAnsi="Calibri" w:cs="Calibri"/>
          <w:i/>
          <w:iCs/>
          <w:noProof/>
          <w:szCs w:val="24"/>
        </w:rPr>
        <w:t>Facebook Marketing</w:t>
      </w:r>
      <w:r w:rsidRPr="000218DC">
        <w:rPr>
          <w:rFonts w:ascii="Calibri" w:hAnsi="Calibri" w:cs="Calibri"/>
          <w:noProof/>
          <w:szCs w:val="24"/>
        </w:rPr>
        <w:t>. Jakarta: Elex Media Komputindo, 2016.</w:t>
      </w:r>
    </w:p>
    <w:p w14:paraId="439E0FF4" w14:textId="77777777" w:rsidR="00E83FF5" w:rsidRPr="000218DC" w:rsidRDefault="00E83FF5" w:rsidP="00E83FF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Calibri" w:hAnsi="Calibri" w:cs="Calibri"/>
          <w:noProof/>
          <w:szCs w:val="24"/>
        </w:rPr>
      </w:pPr>
      <w:r w:rsidRPr="000218DC">
        <w:rPr>
          <w:rFonts w:ascii="Calibri" w:hAnsi="Calibri" w:cs="Calibri"/>
          <w:noProof/>
          <w:szCs w:val="24"/>
        </w:rPr>
        <w:t xml:space="preserve">Osborne, John W. </w:t>
      </w:r>
      <w:r w:rsidRPr="000218DC">
        <w:rPr>
          <w:rFonts w:ascii="Calibri" w:hAnsi="Calibri" w:cs="Calibri"/>
          <w:i/>
          <w:iCs/>
          <w:noProof/>
          <w:szCs w:val="24"/>
        </w:rPr>
        <w:t>Kiat Berbicara Di Depan Umum Untuk Eksekutif.</w:t>
      </w:r>
      <w:r w:rsidRPr="000218DC">
        <w:rPr>
          <w:rFonts w:ascii="Calibri" w:hAnsi="Calibri" w:cs="Calibri"/>
          <w:noProof/>
          <w:szCs w:val="24"/>
        </w:rPr>
        <w:t xml:space="preserve"> Jakarta: Bumi Aksara, 1993.</w:t>
      </w:r>
    </w:p>
    <w:p w14:paraId="21D6D0E5" w14:textId="77777777" w:rsidR="00E83FF5" w:rsidRPr="000218DC" w:rsidRDefault="00E83FF5" w:rsidP="00E83FF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Calibri" w:hAnsi="Calibri" w:cs="Calibri"/>
          <w:noProof/>
          <w:szCs w:val="24"/>
        </w:rPr>
      </w:pPr>
      <w:r w:rsidRPr="000218DC">
        <w:rPr>
          <w:rFonts w:ascii="Calibri" w:hAnsi="Calibri" w:cs="Calibri"/>
          <w:noProof/>
          <w:szCs w:val="24"/>
        </w:rPr>
        <w:t xml:space="preserve">Trim, Bambang. </w:t>
      </w:r>
      <w:r w:rsidRPr="000218DC">
        <w:rPr>
          <w:rFonts w:ascii="Calibri" w:hAnsi="Calibri" w:cs="Calibri"/>
          <w:i/>
          <w:iCs/>
          <w:noProof/>
          <w:szCs w:val="24"/>
        </w:rPr>
        <w:t>Muhammad Effect: Getaran Yang Dirindukan Dan Ditakuti</w:t>
      </w:r>
      <w:r w:rsidRPr="000218DC">
        <w:rPr>
          <w:rFonts w:ascii="Calibri" w:hAnsi="Calibri" w:cs="Calibri"/>
          <w:noProof/>
          <w:szCs w:val="24"/>
        </w:rPr>
        <w:t>. Solo: Tinta Medin, 2011.</w:t>
      </w:r>
    </w:p>
    <w:p w14:paraId="49189F15" w14:textId="77777777" w:rsidR="00E83FF5" w:rsidRPr="000218DC" w:rsidRDefault="00E83FF5" w:rsidP="00E83FF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Calibri" w:hAnsi="Calibri" w:cs="Calibri"/>
          <w:noProof/>
          <w:szCs w:val="24"/>
        </w:rPr>
      </w:pPr>
      <w:r w:rsidRPr="000218DC">
        <w:rPr>
          <w:rFonts w:ascii="Calibri" w:hAnsi="Calibri" w:cs="Calibri"/>
          <w:noProof/>
          <w:szCs w:val="24"/>
        </w:rPr>
        <w:t xml:space="preserve">———. </w:t>
      </w:r>
      <w:r w:rsidRPr="000218DC">
        <w:rPr>
          <w:rFonts w:ascii="Calibri" w:hAnsi="Calibri" w:cs="Calibri"/>
          <w:i/>
          <w:iCs/>
          <w:noProof/>
          <w:szCs w:val="24"/>
        </w:rPr>
        <w:t>The Art of Stimulating Idea: Jurus Mendulang Ide Dan Insaf Agar Kaya Di Jalan Menulis</w:t>
      </w:r>
      <w:r w:rsidRPr="000218DC">
        <w:rPr>
          <w:rFonts w:ascii="Calibri" w:hAnsi="Calibri" w:cs="Calibri"/>
          <w:noProof/>
          <w:szCs w:val="24"/>
        </w:rPr>
        <w:t>. Magetan, solo, 2011.</w:t>
      </w:r>
    </w:p>
    <w:p w14:paraId="509BC3D1" w14:textId="77777777" w:rsidR="00E83FF5" w:rsidRPr="000218DC" w:rsidRDefault="00E83FF5" w:rsidP="00E83FF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Calibri" w:hAnsi="Calibri" w:cs="Calibri"/>
          <w:noProof/>
          <w:szCs w:val="24"/>
        </w:rPr>
      </w:pPr>
      <w:r w:rsidRPr="000218DC">
        <w:rPr>
          <w:rFonts w:ascii="Calibri" w:hAnsi="Calibri" w:cs="Calibri"/>
          <w:noProof/>
          <w:szCs w:val="24"/>
        </w:rPr>
        <w:t xml:space="preserve">Trim, Tauhid Nur Azhar dan Bambang. </w:t>
      </w:r>
      <w:r w:rsidRPr="000218DC">
        <w:rPr>
          <w:rFonts w:ascii="Calibri" w:hAnsi="Calibri" w:cs="Calibri"/>
          <w:i/>
          <w:iCs/>
          <w:noProof/>
          <w:szCs w:val="24"/>
        </w:rPr>
        <w:t>Jangan Ke Dokter Lagi: Keajaiban Sistem Imun Dan Kiat Menghalau Penyakit</w:t>
      </w:r>
      <w:r w:rsidRPr="000218DC">
        <w:rPr>
          <w:rFonts w:ascii="Calibri" w:hAnsi="Calibri" w:cs="Calibri"/>
          <w:noProof/>
          <w:szCs w:val="24"/>
        </w:rPr>
        <w:t>. Bandung: MQ Publishing, 2005.</w:t>
      </w:r>
    </w:p>
    <w:p w14:paraId="02B404F1" w14:textId="77777777" w:rsidR="00E83FF5" w:rsidRPr="000218DC" w:rsidRDefault="00E83FF5" w:rsidP="00E83FF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Calibri" w:hAnsi="Calibri" w:cs="Calibri"/>
          <w:noProof/>
        </w:rPr>
      </w:pPr>
      <w:r w:rsidRPr="000218DC">
        <w:rPr>
          <w:rFonts w:ascii="Calibri" w:hAnsi="Calibri" w:cs="Calibri"/>
          <w:noProof/>
          <w:szCs w:val="24"/>
        </w:rPr>
        <w:t xml:space="preserve">Wong, Jony. </w:t>
      </w:r>
      <w:r w:rsidRPr="000218DC">
        <w:rPr>
          <w:rFonts w:ascii="Calibri" w:hAnsi="Calibri" w:cs="Calibri"/>
          <w:i/>
          <w:iCs/>
          <w:noProof/>
          <w:szCs w:val="24"/>
        </w:rPr>
        <w:t>Internet Marketing for Beginners</w:t>
      </w:r>
      <w:r w:rsidRPr="000218DC">
        <w:rPr>
          <w:rFonts w:ascii="Calibri" w:hAnsi="Calibri" w:cs="Calibri"/>
          <w:noProof/>
          <w:szCs w:val="24"/>
        </w:rPr>
        <w:t>. Jakarta: Elex Media Komputindo, 2010.</w:t>
      </w:r>
    </w:p>
    <w:p w14:paraId="4F2E4720" w14:textId="77777777" w:rsidR="00E83FF5" w:rsidRDefault="00E83FF5" w:rsidP="00E83FF5">
      <w:r>
        <w:fldChar w:fldCharType="end"/>
      </w:r>
    </w:p>
    <w:p w14:paraId="5A552B45" w14:textId="1F6385C2" w:rsidR="00E83FF5" w:rsidRDefault="00E83FF5" w:rsidP="00E83FF5">
      <w:pPr>
        <w:jc w:val="center"/>
      </w:pPr>
    </w:p>
    <w:sectPr w:rsidR="00E83FF5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83FF5"/>
    <w:rsid w:val="00777A6F"/>
    <w:rsid w:val="00E83FF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B86A760"/>
  <w15:chartTrackingRefBased/>
  <w15:docId w15:val="{498ABA1D-FC61-4F42-B15F-82538DDEF43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1</Pages>
  <Words>112</Words>
  <Characters>641</Characters>
  <Application>Microsoft Office Word</Application>
  <DocSecurity>0</DocSecurity>
  <Lines>5</Lines>
  <Paragraphs>1</Paragraphs>
  <ScaleCrop>false</ScaleCrop>
  <Company/>
  <LinksUpToDate>false</LinksUpToDate>
  <CharactersWithSpaces>75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SUS</dc:creator>
  <cp:keywords/>
  <dc:description/>
  <cp:lastModifiedBy>ASUS</cp:lastModifiedBy>
  <cp:revision>1</cp:revision>
  <dcterms:created xsi:type="dcterms:W3CDTF">2021-04-10T04:37:00Z</dcterms:created>
  <dcterms:modified xsi:type="dcterms:W3CDTF">2021-04-10T04:44:00Z</dcterms:modified>
</cp:coreProperties>
</file>